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CA10BC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Cambria Math" w:hAnsi="Cambria Math" w:cs="Arial"/>
              <w:sz w:val="20"/>
              <w:szCs w:val="20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2FAA6EC0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</m:t>
        </m:r>
        <m:r>
          <w:rPr>
            <w:rFonts w:ascii="Cambria Math" w:eastAsiaTheme="minorEastAsia" w:hAnsi="Cambria Math" w:cs="Arial"/>
            <w:sz w:val="20"/>
            <w:szCs w:val="20"/>
          </w:rPr>
          <m:t>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54461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 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3B29655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the derivate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</m:t>
        </m:r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f</m:t>
        </m:r>
        <m:r>
          <w:rPr>
            <w:rFonts w:ascii="Cambria Math" w:eastAsiaTheme="minorEastAsia" w:hAnsi="Cambria Math" w:cs="Arial"/>
            <w:sz w:val="20"/>
            <w:szCs w:val="20"/>
          </w:rPr>
          <m:t>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>,</w:t>
      </w:r>
      <w:r w:rsidR="00314B94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r>
          <w:rPr>
            <w:rFonts w:ascii="Cambria Math" w:eastAsiaTheme="minorEastAsia" w:hAnsi="Cambria Math" w:cs="Arial"/>
            <w:sz w:val="20"/>
            <w:szCs w:val="20"/>
          </w:rPr>
          <m:t>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θ,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34BFB69" w14:textId="7DEDC97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12B31714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zLTE1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zLTE1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3-15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52415725" w14:textId="77777777" w:rsidR="007B07FF" w:rsidRPr="007B07FF" w:rsidRDefault="00000E27" w:rsidP="007B07FF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7B07FF" w:rsidRPr="007B07FF">
        <w:rPr>
          <w:noProof/>
        </w:rPr>
        <w:t>1.</w:t>
      </w:r>
      <w:r w:rsidR="007B07FF" w:rsidRPr="007B07FF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7B07FF" w:rsidRPr="007B07FF">
        <w:rPr>
          <w:i/>
          <w:noProof/>
        </w:rPr>
        <w:t>Proceedings of the National Academy of Sciences</w:t>
      </w:r>
      <w:r w:rsidR="007B07FF" w:rsidRPr="007B07FF">
        <w:rPr>
          <w:noProof/>
        </w:rPr>
        <w:t xml:space="preserve"> </w:t>
      </w:r>
      <w:r w:rsidR="007B07FF" w:rsidRPr="007B07FF">
        <w:rPr>
          <w:b/>
          <w:noProof/>
        </w:rPr>
        <w:t>111</w:t>
      </w:r>
      <w:r w:rsidR="007B07FF" w:rsidRPr="007B07FF">
        <w:rPr>
          <w:noProof/>
        </w:rPr>
        <w:t>, 208-213 (2014).</w:t>
      </w:r>
    </w:p>
    <w:p w14:paraId="026D5D0C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2.</w:t>
      </w:r>
      <w:r w:rsidRPr="007B07FF">
        <w:rPr>
          <w:noProof/>
        </w:rPr>
        <w:tab/>
        <w:t xml:space="preserve">R. J. Allen, B. Waclaw, Bacterial growth: a statistical physicist's guide. </w:t>
      </w:r>
      <w:r w:rsidRPr="007B07FF">
        <w:rPr>
          <w:i/>
          <w:noProof/>
        </w:rPr>
        <w:t>Rep Prog Phys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82</w:t>
      </w:r>
      <w:r w:rsidRPr="007B07FF">
        <w:rPr>
          <w:noProof/>
        </w:rPr>
        <w:t>, 016601 (2019).</w:t>
      </w:r>
    </w:p>
    <w:p w14:paraId="1C7386B5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3.</w:t>
      </w:r>
      <w:r w:rsidRPr="007B07FF">
        <w:rPr>
          <w:noProof/>
        </w:rPr>
        <w:tab/>
        <w:t xml:space="preserve">K. Lewis, Programmed death in bacteria. </w:t>
      </w:r>
      <w:r w:rsidRPr="007B07FF">
        <w:rPr>
          <w:i/>
          <w:noProof/>
        </w:rPr>
        <w:t>Microbiol Mol Biol Rev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64</w:t>
      </w:r>
      <w:r w:rsidRPr="007B07FF">
        <w:rPr>
          <w:noProof/>
        </w:rPr>
        <w:t>, 503-514 (2000).</w:t>
      </w:r>
    </w:p>
    <w:p w14:paraId="0FC458FD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4.</w:t>
      </w:r>
      <w:r w:rsidRPr="007B07FF">
        <w:rPr>
          <w:noProof/>
        </w:rPr>
        <w:tab/>
        <w:t>D. J. Hentges, "Anaerobes: General Characteristics" in Medical Microbiology</w:t>
      </w:r>
      <w:r w:rsidRPr="007B07FF">
        <w:rPr>
          <w:i/>
          <w:noProof/>
        </w:rPr>
        <w:t>,</w:t>
      </w:r>
      <w:r w:rsidRPr="007B07FF">
        <w:rPr>
          <w:noProof/>
        </w:rPr>
        <w:t xml:space="preserve"> S. Baron, Ed. (University of Texas Medical Branch at Galveston</w:t>
      </w:r>
    </w:p>
    <w:p w14:paraId="7DBFCAB4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Copyright © 1996, The University of Texas Medical Branch at Galveston., Galveston (TX), 1996).</w:t>
      </w:r>
    </w:p>
    <w:p w14:paraId="63C15745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lastRenderedPageBreak/>
        <w:t>5.</w:t>
      </w:r>
      <w:r w:rsidRPr="007B07FF">
        <w:rPr>
          <w:noProof/>
        </w:rPr>
        <w:tab/>
        <w:t>J. Macdougall, "Analysis of Dose–Response Studies—Emax Model" in Dose Finding in Drug Development</w:t>
      </w:r>
      <w:r w:rsidRPr="007B07FF">
        <w:rPr>
          <w:i/>
          <w:noProof/>
        </w:rPr>
        <w:t>,</w:t>
      </w:r>
      <w:r w:rsidRPr="007B07FF">
        <w:rPr>
          <w:noProof/>
        </w:rPr>
        <w:t xml:space="preserve"> N. Ting, Ed. (Springer New York, New York, NY, 2006), 10.1007/0-387-33706-7_9, pp. 127-145.</w:t>
      </w:r>
    </w:p>
    <w:p w14:paraId="2FE35DB9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6.</w:t>
      </w:r>
      <w:r w:rsidRPr="007B07FF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7B07FF">
        <w:rPr>
          <w:i/>
          <w:noProof/>
        </w:rPr>
        <w:t>Front Biosci (Elite Ed)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2</w:t>
      </w:r>
      <w:r w:rsidRPr="007B07FF">
        <w:rPr>
          <w:noProof/>
        </w:rPr>
        <w:t>, 582-601 (2010).</w:t>
      </w:r>
    </w:p>
    <w:p w14:paraId="53920F26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7.</w:t>
      </w:r>
      <w:r w:rsidRPr="007B07FF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7B07FF">
        <w:rPr>
          <w:i/>
          <w:noProof/>
        </w:rPr>
        <w:t>Mathematics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8</w:t>
      </w:r>
      <w:r w:rsidRPr="007B07FF">
        <w:rPr>
          <w:noProof/>
        </w:rPr>
        <w:t>, 1324 (2020).</w:t>
      </w:r>
    </w:p>
    <w:p w14:paraId="3C95D598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8.</w:t>
      </w:r>
      <w:r w:rsidRPr="007B07FF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7B07FF">
        <w:rPr>
          <w:i/>
          <w:noProof/>
        </w:rPr>
        <w:t>PLoS One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12</w:t>
      </w:r>
      <w:r w:rsidRPr="007B07FF">
        <w:rPr>
          <w:noProof/>
        </w:rPr>
        <w:t>, e0185477 (2017).</w:t>
      </w:r>
    </w:p>
    <w:p w14:paraId="2E879176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9.</w:t>
      </w:r>
      <w:r w:rsidRPr="007B07FF">
        <w:rPr>
          <w:noProof/>
        </w:rPr>
        <w:tab/>
        <w:t xml:space="preserve">A. Logg, K.-A. Mardal, G. Wells, </w:t>
      </w:r>
      <w:r w:rsidRPr="007B07FF">
        <w:rPr>
          <w:i/>
          <w:noProof/>
        </w:rPr>
        <w:t>Automated Solution of Differential Equations by the Finite Element Method: The FEniCS Book</w:t>
      </w:r>
      <w:r w:rsidRPr="007B07FF">
        <w:rPr>
          <w:noProof/>
        </w:rPr>
        <w:t xml:space="preserve"> (Springer Publishing Company, Incorporated, 2012).</w:t>
      </w:r>
    </w:p>
    <w:p w14:paraId="48DF2A18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0.</w:t>
      </w:r>
      <w:r w:rsidRPr="007B07FF">
        <w:rPr>
          <w:noProof/>
        </w:rPr>
        <w:tab/>
        <w:t>M. Alnæs</w:t>
      </w:r>
      <w:r w:rsidRPr="007B07FF">
        <w:rPr>
          <w:i/>
          <w:noProof/>
        </w:rPr>
        <w:t xml:space="preserve"> et al.</w:t>
      </w:r>
      <w:r w:rsidRPr="007B07FF">
        <w:rPr>
          <w:noProof/>
        </w:rPr>
        <w:t xml:space="preserve">, The FEniCS Project Version 1.5. </w:t>
      </w:r>
      <w:r w:rsidRPr="007B07FF">
        <w:rPr>
          <w:i/>
          <w:noProof/>
        </w:rPr>
        <w:t>Archive of Numerical Software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3</w:t>
      </w:r>
      <w:r w:rsidRPr="007B07FF">
        <w:rPr>
          <w:noProof/>
        </w:rPr>
        <w:t>, 9-23 (2015).</w:t>
      </w:r>
    </w:p>
    <w:p w14:paraId="696605F0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1.</w:t>
      </w:r>
      <w:r w:rsidRPr="007B07FF">
        <w:rPr>
          <w:noProof/>
        </w:rPr>
        <w:tab/>
        <w:t xml:space="preserve">MATLAB:2021a, </w:t>
      </w:r>
      <w:r w:rsidRPr="007B07FF">
        <w:rPr>
          <w:i/>
          <w:noProof/>
        </w:rPr>
        <w:t>9.10.0.1710957 (R2021a)</w:t>
      </w:r>
      <w:r w:rsidRPr="007B07FF">
        <w:rPr>
          <w:noProof/>
        </w:rPr>
        <w:t xml:space="preserve"> (The MathWorks Inc., 2021).</w:t>
      </w:r>
    </w:p>
    <w:p w14:paraId="0DF2FAA9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2.</w:t>
      </w:r>
      <w:r w:rsidRPr="007B07FF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7B07FF">
        <w:rPr>
          <w:i/>
          <w:noProof/>
        </w:rPr>
        <w:t>mBio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6</w:t>
      </w:r>
      <w:r w:rsidRPr="007B07FF">
        <w:rPr>
          <w:noProof/>
        </w:rPr>
        <w:t>, e00767-00715 (2015).</w:t>
      </w:r>
    </w:p>
    <w:p w14:paraId="7BD7DB0D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3.</w:t>
      </w:r>
      <w:r w:rsidRPr="007B07FF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61C27223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4.</w:t>
      </w:r>
      <w:r w:rsidRPr="007B07FF">
        <w:rPr>
          <w:noProof/>
        </w:rPr>
        <w:tab/>
        <w:t xml:space="preserve">S. Trofimchuk, V. Volpert, Traveling waves in delayed reaction-diffusion equations in biology. </w:t>
      </w:r>
      <w:r w:rsidRPr="007B07FF">
        <w:rPr>
          <w:i/>
          <w:noProof/>
        </w:rPr>
        <w:t>Mathematical Biosciences and Engineering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17</w:t>
      </w:r>
      <w:r w:rsidRPr="007B07FF">
        <w:rPr>
          <w:noProof/>
        </w:rPr>
        <w:t>, 6487-6514 (2020).</w:t>
      </w:r>
    </w:p>
    <w:p w14:paraId="00D1F3F7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5.</w:t>
      </w:r>
      <w:r w:rsidRPr="007B07FF">
        <w:rPr>
          <w:noProof/>
        </w:rPr>
        <w:tab/>
        <w:t xml:space="preserve">A. V. Narla, J. Cremer, T. Hwa, A traveling-wave solution for bacterial chemotaxis with growth. </w:t>
      </w:r>
      <w:r w:rsidRPr="007B07FF">
        <w:rPr>
          <w:i/>
          <w:noProof/>
        </w:rPr>
        <w:t>Proceedings of the National Academy of Sciences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118</w:t>
      </w:r>
      <w:r w:rsidRPr="007B07FF">
        <w:rPr>
          <w:noProof/>
        </w:rPr>
        <w:t>, e2105138118 (2021).</w:t>
      </w:r>
    </w:p>
    <w:p w14:paraId="7746350D" w14:textId="7BA194AF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30&lt;/item&gt;&lt;item&gt;132&lt;/item&gt;&lt;item&gt;133&lt;/item&gt;&lt;item&gt;134&lt;/item&gt;&lt;item&gt;136&lt;/item&gt;&lt;item&gt;137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C1887"/>
    <w:rsid w:val="000C2616"/>
    <w:rsid w:val="000C5C3B"/>
    <w:rsid w:val="000E171B"/>
    <w:rsid w:val="000E6044"/>
    <w:rsid w:val="000E7D4A"/>
    <w:rsid w:val="000F393E"/>
    <w:rsid w:val="00105BCD"/>
    <w:rsid w:val="00131281"/>
    <w:rsid w:val="0013655C"/>
    <w:rsid w:val="00145D3E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138A"/>
    <w:rsid w:val="00243497"/>
    <w:rsid w:val="0025024D"/>
    <w:rsid w:val="00255054"/>
    <w:rsid w:val="00261E67"/>
    <w:rsid w:val="0026668E"/>
    <w:rsid w:val="002A1372"/>
    <w:rsid w:val="002A55E9"/>
    <w:rsid w:val="002B046A"/>
    <w:rsid w:val="002C3D8F"/>
    <w:rsid w:val="002D1224"/>
    <w:rsid w:val="002D14C8"/>
    <w:rsid w:val="002D5EF4"/>
    <w:rsid w:val="00314B94"/>
    <w:rsid w:val="00317463"/>
    <w:rsid w:val="00336B00"/>
    <w:rsid w:val="003619A1"/>
    <w:rsid w:val="00361D9F"/>
    <w:rsid w:val="00366093"/>
    <w:rsid w:val="00367190"/>
    <w:rsid w:val="0037551B"/>
    <w:rsid w:val="003B3509"/>
    <w:rsid w:val="003C5E3C"/>
    <w:rsid w:val="003E6587"/>
    <w:rsid w:val="003F6784"/>
    <w:rsid w:val="00421878"/>
    <w:rsid w:val="00453AD5"/>
    <w:rsid w:val="004607B5"/>
    <w:rsid w:val="00465038"/>
    <w:rsid w:val="00474786"/>
    <w:rsid w:val="004B62D8"/>
    <w:rsid w:val="004C7D96"/>
    <w:rsid w:val="004D286F"/>
    <w:rsid w:val="004D6F39"/>
    <w:rsid w:val="005237C1"/>
    <w:rsid w:val="0054461E"/>
    <w:rsid w:val="005465C6"/>
    <w:rsid w:val="00564B83"/>
    <w:rsid w:val="005655D8"/>
    <w:rsid w:val="00572090"/>
    <w:rsid w:val="005A7A99"/>
    <w:rsid w:val="005B0EBC"/>
    <w:rsid w:val="005D55CF"/>
    <w:rsid w:val="00605C28"/>
    <w:rsid w:val="0060676F"/>
    <w:rsid w:val="00620B56"/>
    <w:rsid w:val="00624CDA"/>
    <w:rsid w:val="0062572B"/>
    <w:rsid w:val="006457D3"/>
    <w:rsid w:val="00653148"/>
    <w:rsid w:val="00653BB4"/>
    <w:rsid w:val="00683AAC"/>
    <w:rsid w:val="00684134"/>
    <w:rsid w:val="00692EAA"/>
    <w:rsid w:val="006A0B71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4791"/>
    <w:rsid w:val="007F14AB"/>
    <w:rsid w:val="007F5504"/>
    <w:rsid w:val="00803B5A"/>
    <w:rsid w:val="00812B12"/>
    <w:rsid w:val="008209B0"/>
    <w:rsid w:val="0082666E"/>
    <w:rsid w:val="00826A54"/>
    <w:rsid w:val="008477EB"/>
    <w:rsid w:val="008523FA"/>
    <w:rsid w:val="0088704D"/>
    <w:rsid w:val="00891BCC"/>
    <w:rsid w:val="008A0E65"/>
    <w:rsid w:val="008A6274"/>
    <w:rsid w:val="008C1A39"/>
    <w:rsid w:val="008F0111"/>
    <w:rsid w:val="008F0914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20E4"/>
    <w:rsid w:val="00A22C7B"/>
    <w:rsid w:val="00A30200"/>
    <w:rsid w:val="00A379EC"/>
    <w:rsid w:val="00A425FC"/>
    <w:rsid w:val="00A513C0"/>
    <w:rsid w:val="00A51455"/>
    <w:rsid w:val="00A5347D"/>
    <w:rsid w:val="00A56222"/>
    <w:rsid w:val="00A62C83"/>
    <w:rsid w:val="00A71419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336EF"/>
    <w:rsid w:val="00C43174"/>
    <w:rsid w:val="00C576B8"/>
    <w:rsid w:val="00C73A02"/>
    <w:rsid w:val="00C87325"/>
    <w:rsid w:val="00CA10BC"/>
    <w:rsid w:val="00CD1E7A"/>
    <w:rsid w:val="00CD7000"/>
    <w:rsid w:val="00CE0C2E"/>
    <w:rsid w:val="00CE61CA"/>
    <w:rsid w:val="00CF1ECE"/>
    <w:rsid w:val="00CF2113"/>
    <w:rsid w:val="00CF6F43"/>
    <w:rsid w:val="00D13BAE"/>
    <w:rsid w:val="00D3080E"/>
    <w:rsid w:val="00D47C83"/>
    <w:rsid w:val="00D5232E"/>
    <w:rsid w:val="00D629D9"/>
    <w:rsid w:val="00D742D7"/>
    <w:rsid w:val="00D86AE8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4683A"/>
    <w:rsid w:val="00E613B8"/>
    <w:rsid w:val="00E71C1D"/>
    <w:rsid w:val="00E77BF0"/>
    <w:rsid w:val="00EC3093"/>
    <w:rsid w:val="00EC6749"/>
    <w:rsid w:val="00ED26FD"/>
    <w:rsid w:val="00ED43C8"/>
    <w:rsid w:val="00ED74EB"/>
    <w:rsid w:val="00F05B1F"/>
    <w:rsid w:val="00F1640C"/>
    <w:rsid w:val="00F37F68"/>
    <w:rsid w:val="00FB521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2</TotalTime>
  <Pages>3</Pages>
  <Words>1456</Words>
  <Characters>8304</Characters>
  <Application>Microsoft Office Word</Application>
  <DocSecurity>0</DocSecurity>
  <Lines>69</Lines>
  <Paragraphs>19</Paragraphs>
  <ScaleCrop>false</ScaleCrop>
  <Company/>
  <LinksUpToDate>false</LinksUpToDate>
  <CharactersWithSpaces>97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187</cp:revision>
  <dcterms:created xsi:type="dcterms:W3CDTF">2022-10-27T16:45:00Z</dcterms:created>
  <dcterms:modified xsi:type="dcterms:W3CDTF">2022-11-10T21:32:00Z</dcterms:modified>
</cp:coreProperties>
</file>